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25AA61" w14:textId="77777777" w:rsidR="00301B18" w:rsidRDefault="009B48B1" w:rsidP="00301B18">
      <w:r>
        <w:t>S</w:t>
      </w:r>
      <w:bookmarkStart w:id="0" w:name="_GoBack"/>
      <w:bookmarkEnd w:id="0"/>
      <w:r w:rsidR="00301B18">
        <w:t xml:space="preserve">1. Search strategies (replicated from Van der </w:t>
      </w:r>
      <w:proofErr w:type="spellStart"/>
      <w:r w:rsidR="00301B18">
        <w:t>Heijden</w:t>
      </w:r>
      <w:proofErr w:type="spellEnd"/>
      <w:r w:rsidR="00301B18">
        <w:t xml:space="preserve"> et al.</w:t>
      </w:r>
      <w:r w:rsidR="00301B18">
        <w:fldChar w:fldCharType="begin"/>
      </w:r>
      <w:r w:rsidR="00301B18">
        <w:instrText xml:space="preserve"> ADDIN EN.CITE &lt;EndNote&gt;&lt;Cite&gt;&lt;Author&gt;van der Heijden&lt;/Author&gt;&lt;Year&gt;2015&lt;/Year&gt;&lt;RecNum&gt;3006&lt;/RecNum&gt;&lt;DisplayText&gt;[1]&lt;/DisplayText&gt;&lt;record&gt;&lt;rec-number&gt;3006&lt;/rec-number&gt;&lt;foreign-keys&gt;&lt;key app="EN" db-id="sw9z22r03dtwv2ede5wxeae9aeta0etsa9fw" timestamp="1463125961"&gt;3006&lt;/key&gt;&lt;/foreign-keys&gt;&lt;ref-type name="Journal Article"&gt;17&lt;/ref-type&gt;&lt;contributors&gt;&lt;authors&gt;&lt;author&gt;van der Heijden, R. A.&lt;/author&gt;&lt;author&gt;Lankhorst, N. E.&lt;/author&gt;&lt;author&gt;van Linschoten, R.&lt;/author&gt;&lt;author&gt;Bierma-Zeinstra, S. M.&lt;/author&gt;&lt;author&gt;van Middelkoop, M.&lt;/author&gt;&lt;/authors&gt;&lt;/contributors&gt;&lt;auth-address&gt;Department of General Practice, Erasmus Medical Center, Burg Jacobplein 51, Rotterdam, Netherlands, 3015CA.&lt;/auth-address&gt;&lt;titles&gt;&lt;title&gt;Exercise for treating patellofemoral pain syndrome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10387&lt;/pages&gt;&lt;volume&gt;1&lt;/volume&gt;&lt;edition&gt;2015/01/21&lt;/edition&gt;&lt;dates&gt;&lt;year&gt;2015&lt;/year&gt;&lt;/dates&gt;&lt;isbn&gt;1361-6137&lt;/isbn&gt;&lt;accession-num&gt;25603546&lt;/accession-num&gt;&lt;urls&gt;&lt;/urls&gt;&lt;electronic-resource-num&gt;10.1002/14651858.CD010387.pub2&lt;/electronic-resource-num&gt;&lt;remote-database-provider&gt;NLM&lt;/remote-database-provider&gt;&lt;language&gt;eng&lt;/language&gt;&lt;/record&gt;&lt;/Cite&gt;&lt;/EndNote&gt;</w:instrText>
      </w:r>
      <w:r w:rsidR="00301B18">
        <w:fldChar w:fldCharType="separate"/>
      </w:r>
      <w:r w:rsidR="00301B18">
        <w:rPr>
          <w:noProof/>
        </w:rPr>
        <w:t>[1]</w:t>
      </w:r>
      <w:r w:rsidR="00301B18">
        <w:fldChar w:fldCharType="end"/>
      </w:r>
    </w:p>
    <w:p w14:paraId="2806127F" w14:textId="77777777" w:rsidR="00301B18" w:rsidRDefault="00301B18" w:rsidP="00301B18"/>
    <w:p w14:paraId="0C006204" w14:textId="77777777" w:rsidR="00301B18" w:rsidRPr="00301B18" w:rsidRDefault="00301B18" w:rsidP="00301B18">
      <w:pPr>
        <w:rPr>
          <w:b/>
        </w:rPr>
      </w:pPr>
      <w:r w:rsidRPr="00301B18">
        <w:rPr>
          <w:b/>
        </w:rPr>
        <w:t>Cochrane Central Register of Controlled Trials (Wiley Online Library)</w:t>
      </w:r>
    </w:p>
    <w:p w14:paraId="05BCD8B2" w14:textId="77777777" w:rsidR="00301B18" w:rsidRDefault="00301B18" w:rsidP="00301B18">
      <w:r>
        <w:t xml:space="preserve">#1 </w:t>
      </w:r>
      <w:proofErr w:type="spellStart"/>
      <w:r>
        <w:t>MeSH</w:t>
      </w:r>
      <w:proofErr w:type="spellEnd"/>
      <w:r>
        <w:t xml:space="preserve"> descriptor: [Patellofemoral Pain Syndrome] this term only </w:t>
      </w:r>
    </w:p>
    <w:p w14:paraId="38D1E2B5" w14:textId="77777777" w:rsidR="00301B18" w:rsidRDefault="00301B18" w:rsidP="00301B18">
      <w:r>
        <w:t xml:space="preserve">#2 </w:t>
      </w:r>
      <w:proofErr w:type="spellStart"/>
      <w:r>
        <w:t>MeSH</w:t>
      </w:r>
      <w:proofErr w:type="spellEnd"/>
      <w:r>
        <w:t xml:space="preserve"> descriptor: [Patella] this term only </w:t>
      </w:r>
    </w:p>
    <w:p w14:paraId="66F2FC83" w14:textId="77777777" w:rsidR="00301B18" w:rsidRDefault="00301B18" w:rsidP="00301B18">
      <w:r>
        <w:t xml:space="preserve">#3 </w:t>
      </w:r>
      <w:proofErr w:type="spellStart"/>
      <w:r>
        <w:t>MeSH</w:t>
      </w:r>
      <w:proofErr w:type="spellEnd"/>
      <w:r>
        <w:t xml:space="preserve"> descriptor: [Knee Joint] explode all trees </w:t>
      </w:r>
    </w:p>
    <w:p w14:paraId="12CE27BA" w14:textId="77777777" w:rsidR="00301B18" w:rsidRDefault="00301B18" w:rsidP="00301B18">
      <w:r>
        <w:t xml:space="preserve">#4 </w:t>
      </w:r>
      <w:proofErr w:type="spellStart"/>
      <w:r>
        <w:t>MeSH</w:t>
      </w:r>
      <w:proofErr w:type="spellEnd"/>
      <w:r>
        <w:t xml:space="preserve"> descriptor: [Knee] this term only </w:t>
      </w:r>
    </w:p>
    <w:p w14:paraId="09D6C0E6" w14:textId="77777777" w:rsidR="00301B18" w:rsidRDefault="00301B18" w:rsidP="00301B18">
      <w:r>
        <w:t xml:space="preserve">#5 #2 or #3 or #4 </w:t>
      </w:r>
    </w:p>
    <w:p w14:paraId="0EB2DF1F" w14:textId="77777777" w:rsidR="00301B18" w:rsidRDefault="00301B18" w:rsidP="00301B18">
      <w:r>
        <w:t xml:space="preserve">#6 </w:t>
      </w:r>
      <w:proofErr w:type="spellStart"/>
      <w:r>
        <w:t>MeSH</w:t>
      </w:r>
      <w:proofErr w:type="spellEnd"/>
      <w:r>
        <w:t xml:space="preserve"> descriptor: [Arthralgia] this term only </w:t>
      </w:r>
    </w:p>
    <w:p w14:paraId="7F265823" w14:textId="77777777" w:rsidR="00301B18" w:rsidRDefault="00301B18" w:rsidP="00301B18">
      <w:r>
        <w:t xml:space="preserve">#7 </w:t>
      </w:r>
      <w:proofErr w:type="spellStart"/>
      <w:r>
        <w:t>MeSH</w:t>
      </w:r>
      <w:proofErr w:type="spellEnd"/>
      <w:r>
        <w:t xml:space="preserve"> descriptor: [Pain] explode all trees </w:t>
      </w:r>
    </w:p>
    <w:p w14:paraId="7D103989" w14:textId="77777777" w:rsidR="00301B18" w:rsidRDefault="00301B18" w:rsidP="00301B18">
      <w:r>
        <w:t xml:space="preserve">#8 #6 or #7 </w:t>
      </w:r>
    </w:p>
    <w:p w14:paraId="727C42AA" w14:textId="77777777" w:rsidR="00301B18" w:rsidRDefault="00301B18" w:rsidP="00301B18">
      <w:r>
        <w:t xml:space="preserve">#9 #5 and #8 </w:t>
      </w:r>
    </w:p>
    <w:p w14:paraId="24166461" w14:textId="77777777" w:rsidR="00301B18" w:rsidRDefault="00301B18" w:rsidP="00301B18">
      <w:r>
        <w:t xml:space="preserve">#10 anterior knee </w:t>
      </w:r>
      <w:proofErr w:type="spellStart"/>
      <w:r>
        <w:t>pain</w:t>
      </w:r>
      <w:proofErr w:type="gramStart"/>
      <w:r>
        <w:t>:ti,ab,kw</w:t>
      </w:r>
      <w:proofErr w:type="spellEnd"/>
      <w:proofErr w:type="gramEnd"/>
      <w:r>
        <w:t xml:space="preserve"> </w:t>
      </w:r>
    </w:p>
    <w:p w14:paraId="0A159104" w14:textId="77777777" w:rsidR="00301B18" w:rsidRDefault="00301B18" w:rsidP="00301B18">
      <w:r>
        <w:t>#11 (</w:t>
      </w:r>
      <w:proofErr w:type="spellStart"/>
      <w:r>
        <w:t>patell</w:t>
      </w:r>
      <w:proofErr w:type="spellEnd"/>
      <w:r>
        <w:t xml:space="preserve">* or </w:t>
      </w:r>
      <w:proofErr w:type="spellStart"/>
      <w:r>
        <w:t>femoropatell</w:t>
      </w:r>
      <w:proofErr w:type="spellEnd"/>
      <w:r>
        <w:t xml:space="preserve">* or </w:t>
      </w:r>
      <w:proofErr w:type="spellStart"/>
      <w:r>
        <w:t>femoro-patell</w:t>
      </w:r>
      <w:proofErr w:type="spellEnd"/>
      <w:r>
        <w:t xml:space="preserve">* or </w:t>
      </w:r>
      <w:proofErr w:type="spellStart"/>
      <w:r>
        <w:t>retropatell</w:t>
      </w:r>
      <w:proofErr w:type="spellEnd"/>
      <w:r>
        <w:t>*) near/2 (pain or syndrome or dysfunction)</w:t>
      </w:r>
      <w:proofErr w:type="gramStart"/>
      <w:r>
        <w:t>:</w:t>
      </w:r>
      <w:proofErr w:type="spellStart"/>
      <w:r>
        <w:t>ti,ab,kw</w:t>
      </w:r>
      <w:proofErr w:type="spellEnd"/>
      <w:proofErr w:type="gramEnd"/>
      <w:r>
        <w:t xml:space="preserve"> </w:t>
      </w:r>
    </w:p>
    <w:p w14:paraId="78690DA2" w14:textId="77777777" w:rsidR="00301B18" w:rsidRDefault="00301B18" w:rsidP="00301B18">
      <w:r>
        <w:t>#12 ((lateral compression or lateral facet or lateral pressure or odd facet) near/2 syndrome)</w:t>
      </w:r>
      <w:proofErr w:type="gramStart"/>
      <w:r>
        <w:t>:</w:t>
      </w:r>
      <w:proofErr w:type="spellStart"/>
      <w:r>
        <w:t>ti,ab,kw</w:t>
      </w:r>
      <w:proofErr w:type="spellEnd"/>
      <w:proofErr w:type="gramEnd"/>
      <w:r>
        <w:t xml:space="preserve"> </w:t>
      </w:r>
    </w:p>
    <w:p w14:paraId="713CEF1E" w14:textId="77777777" w:rsidR="00301B18" w:rsidRDefault="00301B18" w:rsidP="00301B18">
      <w:r>
        <w:t>#13 (</w:t>
      </w:r>
      <w:proofErr w:type="spellStart"/>
      <w:r>
        <w:t>chondromalac</w:t>
      </w:r>
      <w:proofErr w:type="spellEnd"/>
      <w:r>
        <w:t xml:space="preserve">* or </w:t>
      </w:r>
      <w:proofErr w:type="spellStart"/>
      <w:r>
        <w:t>chondropath</w:t>
      </w:r>
      <w:proofErr w:type="spellEnd"/>
      <w:r>
        <w:t xml:space="preserve">* or </w:t>
      </w:r>
      <w:proofErr w:type="spellStart"/>
      <w:r>
        <w:t>chondrosis</w:t>
      </w:r>
      <w:proofErr w:type="spellEnd"/>
      <w:r>
        <w:t xml:space="preserve">) near/2 (knee* or </w:t>
      </w:r>
      <w:proofErr w:type="spellStart"/>
      <w:r>
        <w:t>patell</w:t>
      </w:r>
      <w:proofErr w:type="spellEnd"/>
      <w:r>
        <w:t xml:space="preserve">* or </w:t>
      </w:r>
      <w:proofErr w:type="spellStart"/>
      <w:r>
        <w:t>femoropatell</w:t>
      </w:r>
      <w:proofErr w:type="spellEnd"/>
      <w:r>
        <w:t xml:space="preserve">* or </w:t>
      </w:r>
      <w:proofErr w:type="spellStart"/>
      <w:r>
        <w:t>femoro-patell</w:t>
      </w:r>
      <w:proofErr w:type="spellEnd"/>
      <w:r>
        <w:t xml:space="preserve">* or </w:t>
      </w:r>
      <w:proofErr w:type="spellStart"/>
      <w:r>
        <w:t>retropatell</w:t>
      </w:r>
      <w:proofErr w:type="spellEnd"/>
      <w:r>
        <w:t>*)</w:t>
      </w:r>
      <w:proofErr w:type="gramStart"/>
      <w:r>
        <w:t>:</w:t>
      </w:r>
      <w:proofErr w:type="spellStart"/>
      <w:r>
        <w:t>ti,ab,kw</w:t>
      </w:r>
      <w:proofErr w:type="spellEnd"/>
      <w:proofErr w:type="gramEnd"/>
      <w:r>
        <w:t xml:space="preserve"> </w:t>
      </w:r>
    </w:p>
    <w:p w14:paraId="49AE480F" w14:textId="77777777" w:rsidR="00301B18" w:rsidRDefault="00301B18" w:rsidP="00301B18">
      <w:r>
        <w:t xml:space="preserve">#14 </w:t>
      </w:r>
      <w:proofErr w:type="spellStart"/>
      <w:r>
        <w:t>MeSH</w:t>
      </w:r>
      <w:proofErr w:type="spellEnd"/>
      <w:r>
        <w:t xml:space="preserve"> descriptor: [</w:t>
      </w:r>
      <w:proofErr w:type="spellStart"/>
      <w:r>
        <w:t>Chondromalacia</w:t>
      </w:r>
      <w:proofErr w:type="spellEnd"/>
      <w:r>
        <w:t xml:space="preserve"> Patellae] this term only </w:t>
      </w:r>
    </w:p>
    <w:p w14:paraId="3E0F5286" w14:textId="77777777" w:rsidR="00301B18" w:rsidRDefault="00301B18" w:rsidP="00301B18">
      <w:r>
        <w:t xml:space="preserve">#15 #1 or #9 or #10 or #11 or #12 or #13 or #14 </w:t>
      </w:r>
    </w:p>
    <w:p w14:paraId="6CDDA7CF" w14:textId="77777777" w:rsidR="00301B18" w:rsidRDefault="00301B18" w:rsidP="00301B18">
      <w:r>
        <w:t xml:space="preserve">#16 </w:t>
      </w:r>
      <w:proofErr w:type="spellStart"/>
      <w:r>
        <w:t>MeSH</w:t>
      </w:r>
      <w:proofErr w:type="spellEnd"/>
      <w:r>
        <w:t xml:space="preserve"> descriptor: [Exercise Therapy] explode all trees </w:t>
      </w:r>
    </w:p>
    <w:p w14:paraId="0E7B94D5" w14:textId="77777777" w:rsidR="00301B18" w:rsidRDefault="00301B18" w:rsidP="00301B18">
      <w:r>
        <w:t xml:space="preserve">#17 </w:t>
      </w:r>
      <w:proofErr w:type="spellStart"/>
      <w:r>
        <w:t>MeSH</w:t>
      </w:r>
      <w:proofErr w:type="spellEnd"/>
      <w:r>
        <w:t xml:space="preserve"> descriptor: [Exercise] explode all trees </w:t>
      </w:r>
    </w:p>
    <w:p w14:paraId="360960C2" w14:textId="77777777" w:rsidR="00301B18" w:rsidRDefault="00301B18" w:rsidP="00301B18">
      <w:r>
        <w:t xml:space="preserve">#18 </w:t>
      </w:r>
      <w:proofErr w:type="spellStart"/>
      <w:r>
        <w:t>exercis</w:t>
      </w:r>
      <w:proofErr w:type="spellEnd"/>
      <w:r>
        <w:t xml:space="preserve">* or strengthen* or stretch* or train* or physiotherapy or physical </w:t>
      </w:r>
      <w:proofErr w:type="spellStart"/>
      <w:r>
        <w:t>therap</w:t>
      </w:r>
      <w:proofErr w:type="spellEnd"/>
      <w:r>
        <w:t>*</w:t>
      </w:r>
      <w:proofErr w:type="gramStart"/>
      <w:r>
        <w:t>:</w:t>
      </w:r>
      <w:proofErr w:type="spellStart"/>
      <w:r>
        <w:t>ti,ab,kw</w:t>
      </w:r>
      <w:proofErr w:type="spellEnd"/>
      <w:proofErr w:type="gramEnd"/>
      <w:r>
        <w:t xml:space="preserve"> </w:t>
      </w:r>
    </w:p>
    <w:p w14:paraId="20D1C0DB" w14:textId="77777777" w:rsidR="00301B18" w:rsidRDefault="00301B18" w:rsidP="00301B18">
      <w:r>
        <w:t xml:space="preserve">#19 #16 or #17 or #18 </w:t>
      </w:r>
    </w:p>
    <w:p w14:paraId="29E044E3" w14:textId="77777777" w:rsidR="00301B18" w:rsidRDefault="00301B18" w:rsidP="00301B18">
      <w:r>
        <w:t xml:space="preserve">#20 #9 and #15 and #19 in Trials </w:t>
      </w:r>
    </w:p>
    <w:p w14:paraId="1BBF7C34" w14:textId="77777777" w:rsidR="00301B18" w:rsidRPr="00301B18" w:rsidRDefault="00301B18" w:rsidP="00301B18">
      <w:pPr>
        <w:rPr>
          <w:b/>
        </w:rPr>
      </w:pPr>
    </w:p>
    <w:p w14:paraId="1C0C9229" w14:textId="77777777" w:rsidR="00301B18" w:rsidRPr="00301B18" w:rsidRDefault="00301B18" w:rsidP="00301B18">
      <w:pPr>
        <w:rPr>
          <w:b/>
        </w:rPr>
      </w:pPr>
      <w:r w:rsidRPr="00301B18">
        <w:rPr>
          <w:b/>
        </w:rPr>
        <w:t>MEDLINE (Ovid Online)</w:t>
      </w:r>
    </w:p>
    <w:p w14:paraId="294FFC5F" w14:textId="77777777" w:rsidR="00301B18" w:rsidRDefault="00301B18" w:rsidP="00301B18">
      <w:r>
        <w:t xml:space="preserve">1 Patellofemoral Pain Syndrome/ </w:t>
      </w:r>
    </w:p>
    <w:p w14:paraId="7C919B4E" w14:textId="77777777" w:rsidR="00301B18" w:rsidRDefault="00301B18" w:rsidP="00301B18">
      <w:r>
        <w:t xml:space="preserve">2 Patella/ or </w:t>
      </w:r>
      <w:proofErr w:type="spellStart"/>
      <w:r>
        <w:t>exp</w:t>
      </w:r>
      <w:proofErr w:type="spellEnd"/>
      <w:r>
        <w:t xml:space="preserve"> Knee Joint/ or Knee/ </w:t>
      </w:r>
    </w:p>
    <w:p w14:paraId="78FFF485" w14:textId="77777777" w:rsidR="00301B18" w:rsidRDefault="00301B18" w:rsidP="00301B18">
      <w:r>
        <w:t xml:space="preserve">3 Arthralgia/ or Pain/ </w:t>
      </w:r>
    </w:p>
    <w:p w14:paraId="0E5495D2" w14:textId="77777777" w:rsidR="00301B18" w:rsidRDefault="00301B18" w:rsidP="00301B18">
      <w:r>
        <w:t xml:space="preserve">4 2 and 3 </w:t>
      </w:r>
    </w:p>
    <w:p w14:paraId="5E04445F" w14:textId="77777777" w:rsidR="00301B18" w:rsidRDefault="00301B18" w:rsidP="00301B18">
      <w:r>
        <w:t xml:space="preserve">5 anterior knee pain.tw. </w:t>
      </w:r>
    </w:p>
    <w:p w14:paraId="64BFDB5C" w14:textId="77777777" w:rsidR="00301B18" w:rsidRDefault="00301B18" w:rsidP="00301B18">
      <w:r>
        <w:t>6 ((</w:t>
      </w:r>
      <w:proofErr w:type="spellStart"/>
      <w:r>
        <w:t>patell</w:t>
      </w:r>
      <w:proofErr w:type="spellEnd"/>
      <w:r>
        <w:t xml:space="preserve">* or </w:t>
      </w:r>
      <w:proofErr w:type="spellStart"/>
      <w:r>
        <w:t>femoropatell</w:t>
      </w:r>
      <w:proofErr w:type="spellEnd"/>
      <w:r>
        <w:t xml:space="preserve">* or </w:t>
      </w:r>
      <w:proofErr w:type="spellStart"/>
      <w:r>
        <w:t>femoro-patell</w:t>
      </w:r>
      <w:proofErr w:type="spellEnd"/>
      <w:r>
        <w:t xml:space="preserve">* or </w:t>
      </w:r>
      <w:proofErr w:type="spellStart"/>
      <w:r>
        <w:t>retropatell</w:t>
      </w:r>
      <w:proofErr w:type="spellEnd"/>
      <w:r>
        <w:t>*) adj2 (pain or syndrome or dysfunction)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>.)</w:t>
      </w:r>
    </w:p>
    <w:p w14:paraId="2F4F3303" w14:textId="77777777" w:rsidR="00301B18" w:rsidRDefault="00301B18" w:rsidP="00301B18">
      <w:r>
        <w:t>7 ((lateral compression or lateral facet or lateral pressure or odd facet) adj2 syndrome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>. (20)</w:t>
      </w:r>
    </w:p>
    <w:p w14:paraId="0C64C4B9" w14:textId="77777777" w:rsidR="00301B18" w:rsidRDefault="00301B18" w:rsidP="00301B18">
      <w:r>
        <w:t>8 ((</w:t>
      </w:r>
      <w:proofErr w:type="spellStart"/>
      <w:r>
        <w:t>chondromalac</w:t>
      </w:r>
      <w:proofErr w:type="spellEnd"/>
      <w:r>
        <w:t xml:space="preserve">* or </w:t>
      </w:r>
      <w:proofErr w:type="spellStart"/>
      <w:r>
        <w:t>chondropath</w:t>
      </w:r>
      <w:proofErr w:type="spellEnd"/>
      <w:r>
        <w:t xml:space="preserve">* or </w:t>
      </w:r>
      <w:proofErr w:type="spellStart"/>
      <w:r>
        <w:t>chondrosis</w:t>
      </w:r>
      <w:proofErr w:type="spellEnd"/>
      <w:r>
        <w:t xml:space="preserve">) adj2 (knee*1 or </w:t>
      </w:r>
      <w:proofErr w:type="spellStart"/>
      <w:r>
        <w:t>patell</w:t>
      </w:r>
      <w:proofErr w:type="spellEnd"/>
      <w:r>
        <w:t xml:space="preserve">* or </w:t>
      </w:r>
      <w:proofErr w:type="spellStart"/>
      <w:r>
        <w:t>femoropatell</w:t>
      </w:r>
      <w:proofErr w:type="spellEnd"/>
      <w:r>
        <w:t xml:space="preserve">* or </w:t>
      </w:r>
      <w:proofErr w:type="spellStart"/>
      <w:r>
        <w:t>femoro-patell</w:t>
      </w:r>
      <w:proofErr w:type="spellEnd"/>
      <w:r>
        <w:t xml:space="preserve">* or </w:t>
      </w:r>
      <w:proofErr w:type="spellStart"/>
      <w:r>
        <w:t>retropatell</w:t>
      </w:r>
      <w:proofErr w:type="spellEnd"/>
      <w:r>
        <w:t>*)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 xml:space="preserve">. (513) 9 </w:t>
      </w:r>
      <w:proofErr w:type="spellStart"/>
      <w:r>
        <w:t>Chondromalacia</w:t>
      </w:r>
      <w:proofErr w:type="spellEnd"/>
      <w:r>
        <w:t xml:space="preserve"> Patellae/ </w:t>
      </w:r>
    </w:p>
    <w:p w14:paraId="10DB9D64" w14:textId="77777777" w:rsidR="00301B18" w:rsidRDefault="00301B18" w:rsidP="00301B18">
      <w:r>
        <w:t xml:space="preserve">10 or/1,4-9 </w:t>
      </w:r>
    </w:p>
    <w:p w14:paraId="5431B0EF" w14:textId="77777777" w:rsidR="00301B18" w:rsidRDefault="00301B18" w:rsidP="00301B18">
      <w:r>
        <w:t xml:space="preserve">11 </w:t>
      </w:r>
      <w:proofErr w:type="spellStart"/>
      <w:r>
        <w:t>exp</w:t>
      </w:r>
      <w:proofErr w:type="spellEnd"/>
      <w:r>
        <w:t xml:space="preserve"> Exercise Therapy/ or </w:t>
      </w:r>
      <w:proofErr w:type="spellStart"/>
      <w:r>
        <w:t>exp</w:t>
      </w:r>
      <w:proofErr w:type="spellEnd"/>
      <w:r>
        <w:t xml:space="preserve"> Exercise/ </w:t>
      </w:r>
    </w:p>
    <w:p w14:paraId="115DB617" w14:textId="77777777" w:rsidR="00301B18" w:rsidRDefault="00301B18" w:rsidP="00301B18">
      <w:r>
        <w:t>12 (</w:t>
      </w:r>
      <w:proofErr w:type="spellStart"/>
      <w:r>
        <w:t>exercis</w:t>
      </w:r>
      <w:proofErr w:type="spellEnd"/>
      <w:r>
        <w:t xml:space="preserve">* or strengthen* or stretch* or train* or physiotherapy or physical </w:t>
      </w:r>
      <w:proofErr w:type="spellStart"/>
      <w:r>
        <w:t>therap</w:t>
      </w:r>
      <w:proofErr w:type="spellEnd"/>
      <w:r>
        <w:t>*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 xml:space="preserve">. </w:t>
      </w:r>
    </w:p>
    <w:p w14:paraId="531F4E18" w14:textId="77777777" w:rsidR="00301B18" w:rsidRDefault="00301B18" w:rsidP="00301B18">
      <w:r>
        <w:t xml:space="preserve">13 or/11-12 </w:t>
      </w:r>
    </w:p>
    <w:p w14:paraId="7303E255" w14:textId="77777777" w:rsidR="00301B18" w:rsidRDefault="00301B18" w:rsidP="00301B18">
      <w:r>
        <w:t xml:space="preserve">14 Randomized controlled trial.pt. </w:t>
      </w:r>
    </w:p>
    <w:p w14:paraId="770EBB21" w14:textId="77777777" w:rsidR="00301B18" w:rsidRDefault="00301B18" w:rsidP="00301B18">
      <w:r>
        <w:t xml:space="preserve">15 Controlled clinical trial.pt. </w:t>
      </w:r>
    </w:p>
    <w:p w14:paraId="0B2DE2B1" w14:textId="77777777" w:rsidR="00301B18" w:rsidRDefault="00301B18" w:rsidP="00301B18">
      <w:r>
        <w:t xml:space="preserve">16 </w:t>
      </w:r>
      <w:proofErr w:type="spellStart"/>
      <w:r>
        <w:t>randomized.ab</w:t>
      </w:r>
      <w:proofErr w:type="spellEnd"/>
      <w:r>
        <w:t xml:space="preserve">. </w:t>
      </w:r>
    </w:p>
    <w:p w14:paraId="7A5E63F5" w14:textId="77777777" w:rsidR="00301B18" w:rsidRDefault="00301B18" w:rsidP="00301B18">
      <w:r>
        <w:t xml:space="preserve">17 </w:t>
      </w:r>
      <w:proofErr w:type="spellStart"/>
      <w:r>
        <w:t>placebo.ab</w:t>
      </w:r>
      <w:proofErr w:type="spellEnd"/>
      <w:r>
        <w:t xml:space="preserve">. </w:t>
      </w:r>
    </w:p>
    <w:p w14:paraId="122DAF09" w14:textId="77777777" w:rsidR="00301B18" w:rsidRDefault="00301B18" w:rsidP="00301B18">
      <w:r>
        <w:t xml:space="preserve">18 Drug </w:t>
      </w:r>
      <w:proofErr w:type="spellStart"/>
      <w:r>
        <w:t>therapy.fs</w:t>
      </w:r>
      <w:proofErr w:type="spellEnd"/>
    </w:p>
    <w:p w14:paraId="7DA097A6" w14:textId="77777777" w:rsidR="00301B18" w:rsidRDefault="00301B18" w:rsidP="00301B18">
      <w:r>
        <w:t xml:space="preserve">19 </w:t>
      </w:r>
      <w:proofErr w:type="spellStart"/>
      <w:r>
        <w:t>randomly.ab</w:t>
      </w:r>
      <w:proofErr w:type="spellEnd"/>
      <w:r>
        <w:t xml:space="preserve">. </w:t>
      </w:r>
    </w:p>
    <w:p w14:paraId="14E6C207" w14:textId="77777777" w:rsidR="00301B18" w:rsidRDefault="00301B18" w:rsidP="00301B18">
      <w:r>
        <w:t xml:space="preserve">20 </w:t>
      </w:r>
      <w:proofErr w:type="spellStart"/>
      <w:r>
        <w:t>trial.ab</w:t>
      </w:r>
      <w:proofErr w:type="spellEnd"/>
      <w:r>
        <w:t>.</w:t>
      </w:r>
    </w:p>
    <w:p w14:paraId="73AE50CB" w14:textId="77777777" w:rsidR="00301B18" w:rsidRDefault="00301B18" w:rsidP="00301B18">
      <w:r>
        <w:t>21 groups.ab</w:t>
      </w:r>
    </w:p>
    <w:p w14:paraId="015E7C2D" w14:textId="77777777" w:rsidR="00301B18" w:rsidRDefault="00301B18" w:rsidP="00301B18">
      <w:r>
        <w:t xml:space="preserve">22 or/14-21 </w:t>
      </w:r>
    </w:p>
    <w:p w14:paraId="20CE8AB7" w14:textId="77777777" w:rsidR="00301B18" w:rsidRDefault="00301B18" w:rsidP="00301B18">
      <w:r>
        <w:t xml:space="preserve">23 </w:t>
      </w:r>
      <w:proofErr w:type="spellStart"/>
      <w:r>
        <w:t>exp</w:t>
      </w:r>
      <w:proofErr w:type="spellEnd"/>
      <w:r>
        <w:t xml:space="preserve"> Animals/ not Humans/ (</w:t>
      </w:r>
    </w:p>
    <w:p w14:paraId="2EAC4315" w14:textId="77777777" w:rsidR="00301B18" w:rsidRDefault="00301B18" w:rsidP="00301B18">
      <w:r>
        <w:t xml:space="preserve">24 22 not 23 </w:t>
      </w:r>
    </w:p>
    <w:p w14:paraId="21964F3D" w14:textId="77777777" w:rsidR="00301B18" w:rsidRDefault="00301B18" w:rsidP="00301B18">
      <w:r>
        <w:t xml:space="preserve">25 and/10,13,24 </w:t>
      </w:r>
    </w:p>
    <w:p w14:paraId="1E6AA7BF" w14:textId="77777777" w:rsidR="00301B18" w:rsidRDefault="00301B18" w:rsidP="00301B18"/>
    <w:p w14:paraId="7CB21EA4" w14:textId="77777777" w:rsidR="00301B18" w:rsidRPr="00301B18" w:rsidRDefault="00301B18" w:rsidP="00301B18">
      <w:pPr>
        <w:rPr>
          <w:b/>
        </w:rPr>
      </w:pPr>
      <w:r w:rsidRPr="00301B18">
        <w:rPr>
          <w:b/>
        </w:rPr>
        <w:t>EMBASE (Ovid Online)</w:t>
      </w:r>
    </w:p>
    <w:p w14:paraId="584E7060" w14:textId="77777777" w:rsidR="00301B18" w:rsidRDefault="00301B18" w:rsidP="00301B18">
      <w:r>
        <w:t xml:space="preserve">1 Patellofemoral Pain Syndrome/ </w:t>
      </w:r>
    </w:p>
    <w:p w14:paraId="5439FF98" w14:textId="77777777" w:rsidR="00301B18" w:rsidRDefault="00301B18" w:rsidP="00301B18">
      <w:r>
        <w:t xml:space="preserve">2 Patella/ or </w:t>
      </w:r>
      <w:proofErr w:type="spellStart"/>
      <w:r>
        <w:t>Patellofamoral</w:t>
      </w:r>
      <w:proofErr w:type="spellEnd"/>
      <w:r>
        <w:t xml:space="preserve"> Joint/ </w:t>
      </w:r>
    </w:p>
    <w:p w14:paraId="500F5990" w14:textId="77777777" w:rsidR="00301B18" w:rsidRDefault="00301B18" w:rsidP="00301B18">
      <w:r>
        <w:t xml:space="preserve">3 Arthralgia/ or Pain/ </w:t>
      </w:r>
    </w:p>
    <w:p w14:paraId="77EBC000" w14:textId="77777777" w:rsidR="00301B18" w:rsidRDefault="00301B18" w:rsidP="00301B18">
      <w:r>
        <w:t xml:space="preserve">4 2 and 3 </w:t>
      </w:r>
    </w:p>
    <w:p w14:paraId="2A31C646" w14:textId="77777777" w:rsidR="00301B18" w:rsidRDefault="00301B18" w:rsidP="00301B18">
      <w:r>
        <w:t xml:space="preserve">5 Knee Pain/ </w:t>
      </w:r>
    </w:p>
    <w:p w14:paraId="52903216" w14:textId="77777777" w:rsidR="00301B18" w:rsidRDefault="00301B18" w:rsidP="00301B18">
      <w:r>
        <w:t xml:space="preserve">6 anterior knee pain.tw. </w:t>
      </w:r>
    </w:p>
    <w:p w14:paraId="00DE5ADA" w14:textId="77777777" w:rsidR="00301B18" w:rsidRDefault="00301B18" w:rsidP="00301B18">
      <w:r>
        <w:t>7 ((</w:t>
      </w:r>
      <w:proofErr w:type="spellStart"/>
      <w:r>
        <w:t>patell</w:t>
      </w:r>
      <w:proofErr w:type="spellEnd"/>
      <w:r>
        <w:t xml:space="preserve">* or </w:t>
      </w:r>
      <w:proofErr w:type="spellStart"/>
      <w:r>
        <w:t>femoropatell</w:t>
      </w:r>
      <w:proofErr w:type="spellEnd"/>
      <w:r>
        <w:t xml:space="preserve">* or </w:t>
      </w:r>
      <w:proofErr w:type="spellStart"/>
      <w:r>
        <w:t>femoro-patell</w:t>
      </w:r>
      <w:proofErr w:type="spellEnd"/>
      <w:r>
        <w:t xml:space="preserve">* or </w:t>
      </w:r>
      <w:proofErr w:type="spellStart"/>
      <w:r>
        <w:t>retropatell</w:t>
      </w:r>
      <w:proofErr w:type="spellEnd"/>
      <w:r>
        <w:t>*) adj2 (pain or syndrome or dysfunction)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 xml:space="preserve">. </w:t>
      </w:r>
    </w:p>
    <w:p w14:paraId="6D4FFD0A" w14:textId="77777777" w:rsidR="00301B18" w:rsidRDefault="00301B18" w:rsidP="00301B18">
      <w:r>
        <w:t>8 ((lateral compression or lateral facet or lateral pressure or odd facet) adj2 syndrome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>. 9 ((</w:t>
      </w:r>
      <w:proofErr w:type="spellStart"/>
      <w:r>
        <w:t>chondromalac</w:t>
      </w:r>
      <w:proofErr w:type="spellEnd"/>
      <w:r>
        <w:t xml:space="preserve">* or </w:t>
      </w:r>
      <w:proofErr w:type="spellStart"/>
      <w:r>
        <w:t>chondropath</w:t>
      </w:r>
      <w:proofErr w:type="spellEnd"/>
      <w:r>
        <w:t xml:space="preserve">* or </w:t>
      </w:r>
      <w:proofErr w:type="spellStart"/>
      <w:r>
        <w:t>chondrosis</w:t>
      </w:r>
      <w:proofErr w:type="spellEnd"/>
      <w:r>
        <w:t xml:space="preserve">) adj2 (knee*1 or </w:t>
      </w:r>
      <w:proofErr w:type="spellStart"/>
      <w:r>
        <w:t>patell</w:t>
      </w:r>
      <w:proofErr w:type="spellEnd"/>
      <w:r>
        <w:t xml:space="preserve">* or </w:t>
      </w:r>
      <w:proofErr w:type="spellStart"/>
      <w:r>
        <w:t>femoropatell</w:t>
      </w:r>
      <w:proofErr w:type="spellEnd"/>
      <w:r>
        <w:t xml:space="preserve">* or </w:t>
      </w:r>
      <w:proofErr w:type="spellStart"/>
      <w:r>
        <w:t>femoro-patell</w:t>
      </w:r>
      <w:proofErr w:type="spellEnd"/>
      <w:r>
        <w:t xml:space="preserve">* or </w:t>
      </w:r>
      <w:proofErr w:type="spellStart"/>
      <w:r>
        <w:t>retropatell</w:t>
      </w:r>
      <w:proofErr w:type="spellEnd"/>
      <w:r>
        <w:t>*)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 xml:space="preserve">. (601) 10 Patella </w:t>
      </w:r>
      <w:proofErr w:type="spellStart"/>
      <w:r>
        <w:t>Chondromalacia</w:t>
      </w:r>
      <w:proofErr w:type="spellEnd"/>
      <w:r>
        <w:t xml:space="preserve">/ </w:t>
      </w:r>
    </w:p>
    <w:p w14:paraId="30AB4A0B" w14:textId="77777777" w:rsidR="00301B18" w:rsidRDefault="00301B18" w:rsidP="00301B18">
      <w:r>
        <w:t xml:space="preserve">11 or/1,4-10 </w:t>
      </w:r>
    </w:p>
    <w:p w14:paraId="36444C1B" w14:textId="77777777" w:rsidR="00301B18" w:rsidRDefault="00301B18" w:rsidP="00301B18">
      <w:r>
        <w:t xml:space="preserve">12 </w:t>
      </w:r>
      <w:proofErr w:type="spellStart"/>
      <w:r>
        <w:t>exp</w:t>
      </w:r>
      <w:proofErr w:type="spellEnd"/>
      <w:r>
        <w:t xml:space="preserve"> Exercise/ or </w:t>
      </w:r>
      <w:proofErr w:type="spellStart"/>
      <w:r>
        <w:t>exp</w:t>
      </w:r>
      <w:proofErr w:type="spellEnd"/>
      <w:r>
        <w:t xml:space="preserve"> </w:t>
      </w:r>
      <w:proofErr w:type="spellStart"/>
      <w:r>
        <w:t>Kinesiotherapy</w:t>
      </w:r>
      <w:proofErr w:type="spellEnd"/>
      <w:r>
        <w:t xml:space="preserve">/ </w:t>
      </w:r>
    </w:p>
    <w:p w14:paraId="752885EA" w14:textId="77777777" w:rsidR="00301B18" w:rsidRDefault="00301B18" w:rsidP="00301B18">
      <w:r>
        <w:t>13 (</w:t>
      </w:r>
      <w:proofErr w:type="spellStart"/>
      <w:r>
        <w:t>exercis</w:t>
      </w:r>
      <w:proofErr w:type="spellEnd"/>
      <w:r>
        <w:t xml:space="preserve">* or strengthen* or stretch* or train* or physiotherapy or physical </w:t>
      </w:r>
      <w:proofErr w:type="spellStart"/>
      <w:r>
        <w:t>therap</w:t>
      </w:r>
      <w:proofErr w:type="spellEnd"/>
      <w:r>
        <w:t>*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>. 14 12 or 13</w:t>
      </w:r>
    </w:p>
    <w:p w14:paraId="2EA6679B" w14:textId="77777777" w:rsidR="0058693A" w:rsidRDefault="00301B18" w:rsidP="00301B18">
      <w:r>
        <w:t xml:space="preserve">15 </w:t>
      </w:r>
      <w:proofErr w:type="spellStart"/>
      <w:r>
        <w:t>exp</w:t>
      </w:r>
      <w:proofErr w:type="spellEnd"/>
      <w:r>
        <w:t xml:space="preserve"> Randomized Controlled Trial/ or </w:t>
      </w:r>
      <w:proofErr w:type="spellStart"/>
      <w:r>
        <w:t>exp</w:t>
      </w:r>
      <w:proofErr w:type="spellEnd"/>
      <w:r>
        <w:t xml:space="preserve"> Single Blind Procedure/ or </w:t>
      </w:r>
      <w:proofErr w:type="spellStart"/>
      <w:r>
        <w:t>exp</w:t>
      </w:r>
      <w:proofErr w:type="spellEnd"/>
      <w:r>
        <w:t xml:space="preserve"> Double Blind Procedure/ or Crossover Procedure/ </w:t>
      </w:r>
    </w:p>
    <w:p w14:paraId="40E17A0E" w14:textId="77777777" w:rsidR="0058693A" w:rsidRDefault="00301B18" w:rsidP="00301B18">
      <w:r>
        <w:t xml:space="preserve">16 (random* or RCT or placebo or </w:t>
      </w:r>
      <w:proofErr w:type="spellStart"/>
      <w:r>
        <w:t>allocat</w:t>
      </w:r>
      <w:proofErr w:type="spellEnd"/>
      <w:r>
        <w:t>* or crossover* or ’cross over’ or trial or (</w:t>
      </w:r>
      <w:proofErr w:type="spellStart"/>
      <w:r>
        <w:t>doubl</w:t>
      </w:r>
      <w:proofErr w:type="spellEnd"/>
      <w:r>
        <w:t>* adj1 blind*) or (</w:t>
      </w:r>
      <w:proofErr w:type="spellStart"/>
      <w:r>
        <w:t>singl</w:t>
      </w:r>
      <w:proofErr w:type="spellEnd"/>
      <w:r>
        <w:t>* adj1 blind*))</w:t>
      </w:r>
      <w:proofErr w:type="gramStart"/>
      <w:r>
        <w:t>.</w:t>
      </w:r>
      <w:proofErr w:type="spellStart"/>
      <w:r>
        <w:t>ti,ab</w:t>
      </w:r>
      <w:proofErr w:type="spellEnd"/>
      <w:proofErr w:type="gramEnd"/>
      <w:r>
        <w:t xml:space="preserve">. </w:t>
      </w:r>
    </w:p>
    <w:p w14:paraId="25142F46" w14:textId="77777777" w:rsidR="0058693A" w:rsidRDefault="00301B18" w:rsidP="00301B18">
      <w:r>
        <w:t xml:space="preserve">17 15 or 16 </w:t>
      </w:r>
    </w:p>
    <w:p w14:paraId="12664F26" w14:textId="77777777" w:rsidR="00301B18" w:rsidRDefault="00301B18" w:rsidP="00301B18">
      <w:r>
        <w:t>18 (</w:t>
      </w:r>
      <w:proofErr w:type="spellStart"/>
      <w:r>
        <w:t>exp</w:t>
      </w:r>
      <w:proofErr w:type="spellEnd"/>
      <w:r>
        <w:t xml:space="preserve"> Animal/ or </w:t>
      </w:r>
      <w:proofErr w:type="spellStart"/>
      <w:r>
        <w:t>Animal.hw</w:t>
      </w:r>
      <w:proofErr w:type="spellEnd"/>
      <w:r>
        <w:t>. or Nonhuman/) not (</w:t>
      </w:r>
      <w:proofErr w:type="spellStart"/>
      <w:r>
        <w:t>exp</w:t>
      </w:r>
      <w:proofErr w:type="spellEnd"/>
      <w:r>
        <w:t xml:space="preserve"> Human/ or Human Cell/ or (human or humans)</w:t>
      </w:r>
      <w:proofErr w:type="gramStart"/>
      <w:r>
        <w:t>.</w:t>
      </w:r>
      <w:proofErr w:type="spellStart"/>
      <w:r>
        <w:t>ti</w:t>
      </w:r>
      <w:proofErr w:type="spellEnd"/>
      <w:proofErr w:type="gramEnd"/>
      <w:r>
        <w:t xml:space="preserve">.) </w:t>
      </w:r>
    </w:p>
    <w:p w14:paraId="79F7198D" w14:textId="77777777" w:rsidR="00301B18" w:rsidRDefault="0058693A" w:rsidP="00301B18">
      <w:r>
        <w:t xml:space="preserve">19 17 not 18 </w:t>
      </w:r>
    </w:p>
    <w:p w14:paraId="179C31A2" w14:textId="77777777" w:rsidR="0058693A" w:rsidRDefault="00301B18" w:rsidP="00301B18">
      <w:r>
        <w:t xml:space="preserve">20 11 and 14 and 19 </w:t>
      </w:r>
    </w:p>
    <w:p w14:paraId="5E28CD9F" w14:textId="77777777" w:rsidR="0058693A" w:rsidRDefault="0058693A" w:rsidP="00301B18"/>
    <w:p w14:paraId="5E652853" w14:textId="77777777" w:rsidR="00301B18" w:rsidRPr="0058693A" w:rsidRDefault="00301B18" w:rsidP="00301B18">
      <w:pPr>
        <w:rPr>
          <w:b/>
        </w:rPr>
      </w:pPr>
      <w:r w:rsidRPr="0058693A">
        <w:rPr>
          <w:b/>
        </w:rPr>
        <w:t>CINAHL (EBSCO)</w:t>
      </w:r>
    </w:p>
    <w:p w14:paraId="69C8D0A4" w14:textId="77777777" w:rsidR="00301B18" w:rsidRDefault="00301B18" w:rsidP="00301B18">
      <w:r>
        <w:t xml:space="preserve">S1 (MH “Patellofemoral Pain Syndrome”) </w:t>
      </w:r>
    </w:p>
    <w:p w14:paraId="57F91146" w14:textId="77777777" w:rsidR="00301B18" w:rsidRDefault="00301B18" w:rsidP="00301B18">
      <w:r>
        <w:t>S2 (MH “Patella”) OR (M</w:t>
      </w:r>
      <w:r w:rsidR="0058693A">
        <w:t xml:space="preserve">H “Knee”) OR (MH “Knee Joint”) </w:t>
      </w:r>
    </w:p>
    <w:p w14:paraId="09188146" w14:textId="77777777" w:rsidR="00301B18" w:rsidRDefault="00301B18" w:rsidP="00301B18">
      <w:r>
        <w:t xml:space="preserve">S3 (MH “Arthralgia”) and (MH “Pain”) </w:t>
      </w:r>
    </w:p>
    <w:p w14:paraId="0C2421EA" w14:textId="77777777" w:rsidR="00301B18" w:rsidRDefault="00301B18" w:rsidP="00301B18">
      <w:r>
        <w:t xml:space="preserve">S4 S2 AND S3 </w:t>
      </w:r>
    </w:p>
    <w:p w14:paraId="6135CC6C" w14:textId="77777777" w:rsidR="00301B18" w:rsidRDefault="00301B18" w:rsidP="00301B18">
      <w:r>
        <w:t xml:space="preserve">S5 TX anterior knee pain </w:t>
      </w:r>
    </w:p>
    <w:p w14:paraId="67F030D6" w14:textId="77777777" w:rsidR="0058693A" w:rsidRDefault="00301B18" w:rsidP="00301B18">
      <w:r>
        <w:t>S6 TX ((</w:t>
      </w:r>
      <w:proofErr w:type="spellStart"/>
      <w:r>
        <w:t>patell</w:t>
      </w:r>
      <w:proofErr w:type="spellEnd"/>
      <w:r>
        <w:t xml:space="preserve">* or </w:t>
      </w:r>
      <w:proofErr w:type="spellStart"/>
      <w:r>
        <w:t>femoropatell</w:t>
      </w:r>
      <w:proofErr w:type="spellEnd"/>
      <w:r>
        <w:t xml:space="preserve">* or </w:t>
      </w:r>
      <w:proofErr w:type="spellStart"/>
      <w:r>
        <w:t>femoro-patell</w:t>
      </w:r>
      <w:proofErr w:type="spellEnd"/>
      <w:r>
        <w:t xml:space="preserve">* or </w:t>
      </w:r>
      <w:proofErr w:type="spellStart"/>
      <w:r>
        <w:t>retropatell</w:t>
      </w:r>
      <w:proofErr w:type="spellEnd"/>
      <w:r>
        <w:t xml:space="preserve">*) n2 (pain or syndrome or dysfunction)) </w:t>
      </w:r>
    </w:p>
    <w:p w14:paraId="048E6746" w14:textId="77777777" w:rsidR="00301B18" w:rsidRDefault="00301B18" w:rsidP="00301B18">
      <w:r>
        <w:t xml:space="preserve">S7 TX ((lateral compression or lateral facet or lateral pressure or odd facet) n2 syndrome) </w:t>
      </w:r>
    </w:p>
    <w:p w14:paraId="661CA0A0" w14:textId="77777777" w:rsidR="00301B18" w:rsidRDefault="00301B18" w:rsidP="00301B18">
      <w:r>
        <w:t>S8 TX ((</w:t>
      </w:r>
      <w:proofErr w:type="spellStart"/>
      <w:r>
        <w:t>chondromalac</w:t>
      </w:r>
      <w:proofErr w:type="spellEnd"/>
      <w:r>
        <w:t xml:space="preserve">* or </w:t>
      </w:r>
      <w:proofErr w:type="spellStart"/>
      <w:r>
        <w:t>chondropath</w:t>
      </w:r>
      <w:proofErr w:type="spellEnd"/>
      <w:r>
        <w:t xml:space="preserve">* or </w:t>
      </w:r>
      <w:proofErr w:type="spellStart"/>
      <w:r>
        <w:t>chondrosis</w:t>
      </w:r>
      <w:proofErr w:type="spellEnd"/>
      <w:r>
        <w:t xml:space="preserve">) n2 (knee* or </w:t>
      </w:r>
      <w:proofErr w:type="spellStart"/>
      <w:r>
        <w:t>patell</w:t>
      </w:r>
      <w:proofErr w:type="spellEnd"/>
      <w:r>
        <w:t xml:space="preserve">* or </w:t>
      </w:r>
      <w:proofErr w:type="spellStart"/>
      <w:r>
        <w:t>femoropatell</w:t>
      </w:r>
      <w:proofErr w:type="spellEnd"/>
      <w:r>
        <w:t xml:space="preserve">* or </w:t>
      </w:r>
      <w:proofErr w:type="spellStart"/>
      <w:r>
        <w:t>femoro-patell</w:t>
      </w:r>
      <w:proofErr w:type="spellEnd"/>
      <w:r>
        <w:t xml:space="preserve">* or </w:t>
      </w:r>
      <w:proofErr w:type="spellStart"/>
      <w:r>
        <w:t>retropatell</w:t>
      </w:r>
      <w:proofErr w:type="spellEnd"/>
      <w:r>
        <w:t>*)) (107) S9 (MH “</w:t>
      </w:r>
      <w:proofErr w:type="spellStart"/>
      <w:r>
        <w:t>Chondromalacia</w:t>
      </w:r>
      <w:proofErr w:type="spellEnd"/>
      <w:r>
        <w:t xml:space="preserve"> Patella”) S10 S1 OR S4 OR S5 OR S6 OR S7 OR S8 OR S9 </w:t>
      </w:r>
    </w:p>
    <w:p w14:paraId="734AFCCE" w14:textId="77777777" w:rsidR="0058693A" w:rsidRDefault="00301B18" w:rsidP="00301B18">
      <w:r>
        <w:t xml:space="preserve">S11 (MH “Therapeutic Exercise+”) and (MH “Exercise+”) </w:t>
      </w:r>
    </w:p>
    <w:p w14:paraId="1ED14D25" w14:textId="77777777" w:rsidR="0058693A" w:rsidRDefault="00301B18" w:rsidP="00301B18">
      <w:r>
        <w:t>S12 (</w:t>
      </w:r>
      <w:proofErr w:type="spellStart"/>
      <w:r>
        <w:t>exercis</w:t>
      </w:r>
      <w:proofErr w:type="spellEnd"/>
      <w:r>
        <w:t xml:space="preserve">* or strengthen* or stretch* or train* or physiotherapy or physical </w:t>
      </w:r>
      <w:proofErr w:type="spellStart"/>
      <w:r>
        <w:t>therap</w:t>
      </w:r>
      <w:proofErr w:type="spellEnd"/>
      <w:r>
        <w:t xml:space="preserve">*) </w:t>
      </w:r>
    </w:p>
    <w:p w14:paraId="5E8943E7" w14:textId="77777777" w:rsidR="0058693A" w:rsidRDefault="00301B18" w:rsidP="00301B18">
      <w:r>
        <w:t xml:space="preserve">S13 S11 OR S12 </w:t>
      </w:r>
    </w:p>
    <w:p w14:paraId="52FEEF5A" w14:textId="77777777" w:rsidR="0058693A" w:rsidRDefault="00301B18" w:rsidP="00301B18">
      <w:r>
        <w:t xml:space="preserve">S14 PT clinical trial </w:t>
      </w:r>
    </w:p>
    <w:p w14:paraId="193121E5" w14:textId="77777777" w:rsidR="0058693A" w:rsidRDefault="00301B18" w:rsidP="00301B18">
      <w:r>
        <w:t xml:space="preserve">S15 (MH “Clinical Trials+”) </w:t>
      </w:r>
    </w:p>
    <w:p w14:paraId="0CEE0BA3" w14:textId="77777777" w:rsidR="00301B18" w:rsidRDefault="00301B18" w:rsidP="00301B18">
      <w:r>
        <w:t xml:space="preserve">S16 TI clinical trial* OR AB clinical trial* </w:t>
      </w:r>
    </w:p>
    <w:p w14:paraId="23411D98" w14:textId="77777777" w:rsidR="0058693A" w:rsidRDefault="00301B18" w:rsidP="00301B18">
      <w:r>
        <w:t xml:space="preserve">S17 TI </w:t>
      </w:r>
      <w:proofErr w:type="gramStart"/>
      <w:r>
        <w:t>( (</w:t>
      </w:r>
      <w:proofErr w:type="gramEnd"/>
      <w:r>
        <w:t>single blind* or double blind*) ) OR AB ( (sin</w:t>
      </w:r>
      <w:r w:rsidR="0058693A">
        <w:t xml:space="preserve">gle blind* or double blind*) ) </w:t>
      </w:r>
    </w:p>
    <w:p w14:paraId="14191E99" w14:textId="77777777" w:rsidR="00301B18" w:rsidRDefault="00301B18" w:rsidP="00301B18">
      <w:r>
        <w:t xml:space="preserve">S18 TI random* OR AB random* </w:t>
      </w:r>
    </w:p>
    <w:p w14:paraId="22B786E9" w14:textId="77777777" w:rsidR="00301B18" w:rsidRDefault="00301B18" w:rsidP="00301B18">
      <w:r>
        <w:t>S19 S14 OR S15 OR S16 OR S17 OR S18</w:t>
      </w:r>
    </w:p>
    <w:p w14:paraId="75BF5C60" w14:textId="77777777" w:rsidR="00301B18" w:rsidRDefault="00301B18" w:rsidP="00301B18">
      <w:r>
        <w:t xml:space="preserve">S20 S10 AND S13 AND S19 </w:t>
      </w:r>
    </w:p>
    <w:p w14:paraId="4947D6DF" w14:textId="77777777" w:rsidR="0058693A" w:rsidRDefault="0058693A" w:rsidP="00301B18"/>
    <w:p w14:paraId="640AF690" w14:textId="77777777" w:rsidR="00301B18" w:rsidRPr="0058693A" w:rsidRDefault="00301B18" w:rsidP="00301B18">
      <w:pPr>
        <w:rPr>
          <w:b/>
        </w:rPr>
      </w:pPr>
      <w:r w:rsidRPr="0058693A">
        <w:rPr>
          <w:b/>
        </w:rPr>
        <w:t>AMED (Ovid Online)</w:t>
      </w:r>
    </w:p>
    <w:p w14:paraId="13A1CC14" w14:textId="77777777" w:rsidR="00301B18" w:rsidRDefault="00301B18" w:rsidP="00301B18">
      <w:r>
        <w:t xml:space="preserve">1 Patellofemoral pain syndrome/ </w:t>
      </w:r>
    </w:p>
    <w:p w14:paraId="411EE5F8" w14:textId="77777777" w:rsidR="0058693A" w:rsidRDefault="00301B18" w:rsidP="00301B18">
      <w:r>
        <w:t xml:space="preserve">2 Patella/ or Knee/ or Knee Joint/ </w:t>
      </w:r>
    </w:p>
    <w:p w14:paraId="5969389A" w14:textId="77777777" w:rsidR="0058693A" w:rsidRDefault="00301B18" w:rsidP="00301B18">
      <w:r>
        <w:t xml:space="preserve">3 Pain/ or Arthralgia/ </w:t>
      </w:r>
    </w:p>
    <w:p w14:paraId="34AD6029" w14:textId="77777777" w:rsidR="0058693A" w:rsidRDefault="00301B18" w:rsidP="00301B18">
      <w:r>
        <w:t xml:space="preserve">4 2 and 3 </w:t>
      </w:r>
    </w:p>
    <w:p w14:paraId="7A4ED42A" w14:textId="77777777" w:rsidR="0058693A" w:rsidRDefault="00301B18" w:rsidP="00301B18">
      <w:r>
        <w:t xml:space="preserve">5 anterior knee pain.tw. </w:t>
      </w:r>
    </w:p>
    <w:p w14:paraId="3D2E5634" w14:textId="77777777" w:rsidR="00301B18" w:rsidRDefault="00301B18" w:rsidP="00301B18">
      <w:r>
        <w:t>6 ((</w:t>
      </w:r>
      <w:proofErr w:type="spellStart"/>
      <w:r>
        <w:t>patell</w:t>
      </w:r>
      <w:proofErr w:type="spellEnd"/>
      <w:r>
        <w:t xml:space="preserve">* or </w:t>
      </w:r>
      <w:proofErr w:type="spellStart"/>
      <w:r>
        <w:t>femoropatell</w:t>
      </w:r>
      <w:proofErr w:type="spellEnd"/>
      <w:r>
        <w:t xml:space="preserve">* or </w:t>
      </w:r>
      <w:proofErr w:type="spellStart"/>
      <w:r>
        <w:t>femoro-patell</w:t>
      </w:r>
      <w:proofErr w:type="spellEnd"/>
      <w:r>
        <w:t xml:space="preserve">* or </w:t>
      </w:r>
      <w:proofErr w:type="spellStart"/>
      <w:r>
        <w:t>retropatell</w:t>
      </w:r>
      <w:proofErr w:type="spellEnd"/>
      <w:r>
        <w:t>*) adj2 (pain or syndrome or dysfunction)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 xml:space="preserve">. </w:t>
      </w:r>
    </w:p>
    <w:p w14:paraId="35ADE7FA" w14:textId="77777777" w:rsidR="00301B18" w:rsidRDefault="00301B18" w:rsidP="00301B18">
      <w:r>
        <w:t>7 ((lateral compression or lateral facet or lateral pressure or odd facet) adj2 syndrome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 xml:space="preserve">. </w:t>
      </w:r>
    </w:p>
    <w:p w14:paraId="6BA9288D" w14:textId="77777777" w:rsidR="00301B18" w:rsidRDefault="00301B18" w:rsidP="00301B18">
      <w:r>
        <w:t>8 ((</w:t>
      </w:r>
      <w:proofErr w:type="spellStart"/>
      <w:r>
        <w:t>chondromalac</w:t>
      </w:r>
      <w:proofErr w:type="spellEnd"/>
      <w:r>
        <w:t xml:space="preserve">* or </w:t>
      </w:r>
      <w:proofErr w:type="spellStart"/>
      <w:r>
        <w:t>chondropath</w:t>
      </w:r>
      <w:proofErr w:type="spellEnd"/>
      <w:r>
        <w:t xml:space="preserve">* or </w:t>
      </w:r>
      <w:proofErr w:type="spellStart"/>
      <w:r>
        <w:t>chondrosis</w:t>
      </w:r>
      <w:proofErr w:type="spellEnd"/>
      <w:r>
        <w:t xml:space="preserve">) adj2 (knee*1 or </w:t>
      </w:r>
      <w:proofErr w:type="spellStart"/>
      <w:r>
        <w:t>patell</w:t>
      </w:r>
      <w:proofErr w:type="spellEnd"/>
      <w:r>
        <w:t xml:space="preserve">* or </w:t>
      </w:r>
      <w:proofErr w:type="spellStart"/>
      <w:r>
        <w:t>femoropatell</w:t>
      </w:r>
      <w:proofErr w:type="spellEnd"/>
      <w:r>
        <w:t xml:space="preserve">* or </w:t>
      </w:r>
      <w:proofErr w:type="spellStart"/>
      <w:r>
        <w:t>femoro-patell</w:t>
      </w:r>
      <w:proofErr w:type="spellEnd"/>
      <w:r>
        <w:t xml:space="preserve">* or </w:t>
      </w:r>
      <w:proofErr w:type="spellStart"/>
      <w:r>
        <w:t>retropatell</w:t>
      </w:r>
      <w:proofErr w:type="spellEnd"/>
      <w:r>
        <w:t>*)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 xml:space="preserve">. (29) 9 or/1,4-8 </w:t>
      </w:r>
    </w:p>
    <w:p w14:paraId="5385950B" w14:textId="77777777" w:rsidR="00301B18" w:rsidRDefault="00301B18" w:rsidP="00301B18">
      <w:r>
        <w:t xml:space="preserve">10 Randomized controlled trial.pt. </w:t>
      </w:r>
    </w:p>
    <w:p w14:paraId="46B3AF85" w14:textId="77777777" w:rsidR="00301B18" w:rsidRDefault="00301B18" w:rsidP="00301B18">
      <w:r>
        <w:t xml:space="preserve">11 Controlled clinical trial.pt. </w:t>
      </w:r>
    </w:p>
    <w:p w14:paraId="76616A10" w14:textId="77777777" w:rsidR="00301B18" w:rsidRDefault="00301B18" w:rsidP="00301B18">
      <w:r>
        <w:t xml:space="preserve">12 Randomized Controlled Trials/ </w:t>
      </w:r>
    </w:p>
    <w:p w14:paraId="122EE578" w14:textId="77777777" w:rsidR="00301B18" w:rsidRDefault="00301B18" w:rsidP="00301B18">
      <w:r>
        <w:t xml:space="preserve">13 Random Allocation/ </w:t>
      </w:r>
    </w:p>
    <w:p w14:paraId="2C25F799" w14:textId="77777777" w:rsidR="00301B18" w:rsidRDefault="00301B18" w:rsidP="00301B18">
      <w:r>
        <w:t xml:space="preserve">14 Double-Blind Method/ </w:t>
      </w:r>
    </w:p>
    <w:p w14:paraId="47987B9A" w14:textId="77777777" w:rsidR="00301B18" w:rsidRDefault="00301B18" w:rsidP="00301B18">
      <w:r>
        <w:t xml:space="preserve">15 or/10-14 </w:t>
      </w:r>
    </w:p>
    <w:p w14:paraId="3FCAA6AD" w14:textId="77777777" w:rsidR="00301B18" w:rsidRDefault="00301B18" w:rsidP="00301B18">
      <w:r>
        <w:t xml:space="preserve">16 </w:t>
      </w:r>
      <w:proofErr w:type="spellStart"/>
      <w:r>
        <w:t>exp</w:t>
      </w:r>
      <w:proofErr w:type="spellEnd"/>
      <w:r>
        <w:t xml:space="preserve"> Animals/ not Humans/ </w:t>
      </w:r>
    </w:p>
    <w:p w14:paraId="5C690B9E" w14:textId="77777777" w:rsidR="00301B18" w:rsidRDefault="00301B18" w:rsidP="00301B18">
      <w:r>
        <w:t xml:space="preserve">17 15 not 16 </w:t>
      </w:r>
    </w:p>
    <w:p w14:paraId="44EFA542" w14:textId="77777777" w:rsidR="00301B18" w:rsidRDefault="00301B18" w:rsidP="00301B18">
      <w:proofErr w:type="gramStart"/>
      <w:r>
        <w:t>18 Clinical trial.pt.</w:t>
      </w:r>
      <w:proofErr w:type="gramEnd"/>
      <w:r>
        <w:t xml:space="preserve"> </w:t>
      </w:r>
    </w:p>
    <w:p w14:paraId="38A3AE4B" w14:textId="77777777" w:rsidR="00301B18" w:rsidRDefault="00301B18" w:rsidP="00301B18">
      <w:r>
        <w:t xml:space="preserve">19 </w:t>
      </w:r>
      <w:proofErr w:type="spellStart"/>
      <w:r>
        <w:t>exp</w:t>
      </w:r>
      <w:proofErr w:type="spellEnd"/>
      <w:r>
        <w:t xml:space="preserve"> Clinical trials/ </w:t>
      </w:r>
    </w:p>
    <w:p w14:paraId="7A623A80" w14:textId="77777777" w:rsidR="0058693A" w:rsidRDefault="00301B18" w:rsidP="00301B18">
      <w:r>
        <w:t>20 (clinic* adj25 trial*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 xml:space="preserve">. </w:t>
      </w:r>
    </w:p>
    <w:p w14:paraId="256B36BD" w14:textId="77777777" w:rsidR="00301B18" w:rsidRDefault="00301B18" w:rsidP="00301B18">
      <w:r>
        <w:t>21 ((</w:t>
      </w:r>
      <w:proofErr w:type="spellStart"/>
      <w:r>
        <w:t>singl</w:t>
      </w:r>
      <w:proofErr w:type="spellEnd"/>
      <w:r>
        <w:t xml:space="preserve">* or </w:t>
      </w:r>
      <w:proofErr w:type="spellStart"/>
      <w:r>
        <w:t>doubl</w:t>
      </w:r>
      <w:proofErr w:type="spellEnd"/>
      <w:r>
        <w:t xml:space="preserve">* or </w:t>
      </w:r>
      <w:proofErr w:type="spellStart"/>
      <w:r>
        <w:t>trebl</w:t>
      </w:r>
      <w:proofErr w:type="spellEnd"/>
      <w:r>
        <w:t xml:space="preserve">* or </w:t>
      </w:r>
      <w:proofErr w:type="spellStart"/>
      <w:r>
        <w:t>tripl</w:t>
      </w:r>
      <w:proofErr w:type="spellEnd"/>
      <w:r>
        <w:t xml:space="preserve">*) </w:t>
      </w:r>
      <w:proofErr w:type="spellStart"/>
      <w:r>
        <w:t>adj</w:t>
      </w:r>
      <w:proofErr w:type="spellEnd"/>
      <w:r>
        <w:t xml:space="preserve"> (mask* or blind*))</w:t>
      </w:r>
      <w:proofErr w:type="gramStart"/>
      <w:r>
        <w:t>.</w:t>
      </w:r>
      <w:proofErr w:type="spellStart"/>
      <w:r w:rsidR="0058693A">
        <w:t>tw</w:t>
      </w:r>
      <w:proofErr w:type="spellEnd"/>
      <w:proofErr w:type="gramEnd"/>
      <w:r w:rsidR="0058693A">
        <w:t xml:space="preserve">. </w:t>
      </w:r>
    </w:p>
    <w:p w14:paraId="1D1FBC6A" w14:textId="77777777" w:rsidR="0058693A" w:rsidRDefault="00301B18" w:rsidP="00301B18">
      <w:r>
        <w:t xml:space="preserve">22 Placebos/ </w:t>
      </w:r>
    </w:p>
    <w:p w14:paraId="658BFA7C" w14:textId="77777777" w:rsidR="00301B18" w:rsidRDefault="00301B18" w:rsidP="00301B18">
      <w:proofErr w:type="gramStart"/>
      <w:r>
        <w:t>23 placebo*.</w:t>
      </w:r>
      <w:proofErr w:type="spellStart"/>
      <w:r>
        <w:t>tw</w:t>
      </w:r>
      <w:proofErr w:type="spellEnd"/>
      <w:r>
        <w:t>.</w:t>
      </w:r>
      <w:proofErr w:type="gramEnd"/>
      <w:r>
        <w:t xml:space="preserve"> </w:t>
      </w:r>
    </w:p>
    <w:p w14:paraId="461547EE" w14:textId="77777777" w:rsidR="0058693A" w:rsidRDefault="00301B18" w:rsidP="00301B18">
      <w:proofErr w:type="gramStart"/>
      <w:r>
        <w:t>24 random*.</w:t>
      </w:r>
      <w:proofErr w:type="spellStart"/>
      <w:r>
        <w:t>tw</w:t>
      </w:r>
      <w:proofErr w:type="spellEnd"/>
      <w:r>
        <w:t>.</w:t>
      </w:r>
      <w:proofErr w:type="gramEnd"/>
      <w:r>
        <w:t xml:space="preserve"> </w:t>
      </w:r>
    </w:p>
    <w:p w14:paraId="397549FB" w14:textId="77777777" w:rsidR="00301B18" w:rsidRDefault="00301B18" w:rsidP="00301B18">
      <w:r>
        <w:t xml:space="preserve">25 </w:t>
      </w:r>
      <w:proofErr w:type="spellStart"/>
      <w:r>
        <w:t>exp</w:t>
      </w:r>
      <w:proofErr w:type="spellEnd"/>
      <w:r>
        <w:t xml:space="preserve"> Research design/ </w:t>
      </w:r>
    </w:p>
    <w:p w14:paraId="63A3F7D3" w14:textId="77777777" w:rsidR="0058693A" w:rsidRDefault="00301B18" w:rsidP="00301B18">
      <w:r>
        <w:t>26 (</w:t>
      </w:r>
      <w:proofErr w:type="spellStart"/>
      <w:r>
        <w:t>latin</w:t>
      </w:r>
      <w:proofErr w:type="spellEnd"/>
      <w:r>
        <w:t xml:space="preserve"> </w:t>
      </w:r>
      <w:proofErr w:type="spellStart"/>
      <w:r>
        <w:t>adj</w:t>
      </w:r>
      <w:proofErr w:type="spellEnd"/>
      <w:r>
        <w:t xml:space="preserve"> square)</w:t>
      </w:r>
      <w:proofErr w:type="gramStart"/>
      <w:r>
        <w:t>.</w:t>
      </w:r>
      <w:proofErr w:type="spellStart"/>
      <w:r>
        <w:t>tw</w:t>
      </w:r>
      <w:proofErr w:type="spellEnd"/>
      <w:proofErr w:type="gramEnd"/>
      <w:r>
        <w:t xml:space="preserve">. </w:t>
      </w:r>
    </w:p>
    <w:p w14:paraId="24674B19" w14:textId="77777777" w:rsidR="00301B18" w:rsidRDefault="0058693A" w:rsidP="00301B18">
      <w:r>
        <w:t xml:space="preserve">27 or/18-26 </w:t>
      </w:r>
    </w:p>
    <w:p w14:paraId="29B8B1B6" w14:textId="77777777" w:rsidR="0058693A" w:rsidRDefault="00301B18" w:rsidP="00301B18">
      <w:r>
        <w:t xml:space="preserve">28 27 not 16 </w:t>
      </w:r>
    </w:p>
    <w:p w14:paraId="2D864C5D" w14:textId="77777777" w:rsidR="00301B18" w:rsidRDefault="0058693A" w:rsidP="00301B18">
      <w:r>
        <w:t xml:space="preserve">29 28 not 17 </w:t>
      </w:r>
    </w:p>
    <w:p w14:paraId="142C5CEF" w14:textId="77777777" w:rsidR="00301B18" w:rsidRDefault="00301B18" w:rsidP="00301B18">
      <w:r>
        <w:t xml:space="preserve">30 9 and 29 </w:t>
      </w:r>
    </w:p>
    <w:p w14:paraId="04F60BCD" w14:textId="77777777" w:rsidR="00301B18" w:rsidRDefault="00301B18" w:rsidP="00301B18"/>
    <w:p w14:paraId="6E2F7C2E" w14:textId="77777777" w:rsidR="0058693A" w:rsidRPr="0058693A" w:rsidRDefault="0058693A" w:rsidP="00301B18">
      <w:pPr>
        <w:pStyle w:val="EndNoteBibliography"/>
        <w:ind w:left="720" w:hanging="720"/>
        <w:rPr>
          <w:b/>
        </w:rPr>
      </w:pPr>
      <w:r w:rsidRPr="0058693A">
        <w:rPr>
          <w:b/>
        </w:rPr>
        <w:t>References:</w:t>
      </w:r>
    </w:p>
    <w:p w14:paraId="2EBBE035" w14:textId="77777777" w:rsidR="00301B18" w:rsidRPr="00301B18" w:rsidRDefault="00301B18" w:rsidP="00301B18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01B18">
        <w:rPr>
          <w:noProof/>
        </w:rPr>
        <w:t>1. van der Heijden RA, Lankhorst NE, van Linschoten R, Bierma-Zeinstra SM, van Middelkoop M. Exercise for treating patellofemoral pain syndrome. The Cochrane database of systematic reviews 2015;</w:t>
      </w:r>
      <w:r w:rsidRPr="00301B18">
        <w:rPr>
          <w:b/>
          <w:noProof/>
        </w:rPr>
        <w:t>1</w:t>
      </w:r>
      <w:r w:rsidRPr="00301B18">
        <w:rPr>
          <w:noProof/>
        </w:rPr>
        <w:t>:Cd010387 doi: 10.1002/14651858.CD010387.pub2[published Online First: Epub Date]|.</w:t>
      </w:r>
    </w:p>
    <w:p w14:paraId="78950F84" w14:textId="77777777" w:rsidR="0095721D" w:rsidRDefault="00301B18" w:rsidP="00301B18">
      <w:r>
        <w:fldChar w:fldCharType="end"/>
      </w:r>
    </w:p>
    <w:sectPr w:rsidR="0095721D" w:rsidSect="008D4C25">
      <w:pgSz w:w="11900" w:h="16840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BMJEndNo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9z22r03dtwv2ede5wxeae9aeta0etsa9fw&quot;&gt;My EndNote Library Copy&lt;record-ids&gt;&lt;item&gt;3006&lt;/item&gt;&lt;/record-ids&gt;&lt;/item&gt;&lt;/Libraries&gt;"/>
  </w:docVars>
  <w:rsids>
    <w:rsidRoot w:val="00301B18"/>
    <w:rsid w:val="00301B18"/>
    <w:rsid w:val="00402906"/>
    <w:rsid w:val="0058693A"/>
    <w:rsid w:val="008D4C25"/>
    <w:rsid w:val="0095721D"/>
    <w:rsid w:val="009B4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D73E31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Theme="minorEastAsia" w:hAnsi="Calibr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01B18"/>
    <w:pPr>
      <w:jc w:val="center"/>
    </w:pPr>
  </w:style>
  <w:style w:type="paragraph" w:customStyle="1" w:styleId="EndNoteBibliography">
    <w:name w:val="EndNote Bibliography"/>
    <w:basedOn w:val="Normal"/>
    <w:rsid w:val="00301B1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Theme="minorEastAsia" w:hAnsi="Calibr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01B18"/>
    <w:pPr>
      <w:jc w:val="center"/>
    </w:pPr>
  </w:style>
  <w:style w:type="paragraph" w:customStyle="1" w:styleId="EndNoteBibliography">
    <w:name w:val="EndNote Bibliography"/>
    <w:basedOn w:val="Normal"/>
    <w:rsid w:val="00301B1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075</Words>
  <Characters>6128</Characters>
  <Application>Microsoft Macintosh Word</Application>
  <DocSecurity>0</DocSecurity>
  <Lines>51</Lines>
  <Paragraphs>14</Paragraphs>
  <ScaleCrop>false</ScaleCrop>
  <Company>AAU</Company>
  <LinksUpToDate>false</LinksUpToDate>
  <CharactersWithSpaces>71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nead Holden</dc:creator>
  <cp:keywords/>
  <dc:description/>
  <cp:lastModifiedBy>Sinead Holden</cp:lastModifiedBy>
  <cp:revision>2</cp:revision>
  <dcterms:created xsi:type="dcterms:W3CDTF">2017-01-13T13:16:00Z</dcterms:created>
  <dcterms:modified xsi:type="dcterms:W3CDTF">2017-01-13T13:38:00Z</dcterms:modified>
</cp:coreProperties>
</file>